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661B2" w14:textId="51F107FB" w:rsidR="005C1074" w:rsidRDefault="005C1074" w:rsidP="005C1074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8"/>
          <w:szCs w:val="18"/>
          <w:lang w:val="en-US"/>
        </w:rPr>
      </w:pPr>
      <w:r>
        <w:rPr>
          <w:rFonts w:ascii="Arial" w:hAnsi="Arial" w:cs="Arial"/>
          <w:b/>
          <w:bCs/>
          <w:sz w:val="18"/>
          <w:szCs w:val="18"/>
          <w:lang w:val="en-US"/>
        </w:rPr>
        <w:t xml:space="preserve">Table S1: </w:t>
      </w:r>
      <w:r>
        <w:rPr>
          <w:rFonts w:ascii="Arial" w:hAnsi="Arial" w:cs="Arial"/>
          <w:sz w:val="18"/>
          <w:szCs w:val="18"/>
          <w:lang w:val="en-US"/>
        </w:rPr>
        <w:t xml:space="preserve">Sequence composition and secondary structures of RS10 based switches and the designed RP-RS constructs A </w:t>
      </w:r>
      <w:r w:rsidR="00DA643D">
        <w:rPr>
          <w:rFonts w:ascii="Arial" w:hAnsi="Arial" w:cs="Arial"/>
          <w:sz w:val="18"/>
          <w:szCs w:val="18"/>
          <w:lang w:val="en-US"/>
        </w:rPr>
        <w:t>and</w:t>
      </w:r>
      <w:r>
        <w:rPr>
          <w:rFonts w:ascii="Arial" w:hAnsi="Arial" w:cs="Arial"/>
          <w:sz w:val="18"/>
          <w:szCs w:val="18"/>
          <w:lang w:val="en-US"/>
        </w:rPr>
        <w:t xml:space="preserve"> C,</w:t>
      </w:r>
      <w:r w:rsidR="00DA643D">
        <w:rPr>
          <w:rFonts w:ascii="Arial" w:hAnsi="Arial" w:cs="Arial"/>
          <w:sz w:val="18"/>
          <w:szCs w:val="18"/>
          <w:lang w:val="en-US"/>
        </w:rPr>
        <w:t xml:space="preserve"> </w:t>
      </w:r>
      <w:r>
        <w:rPr>
          <w:rFonts w:ascii="Arial" w:hAnsi="Arial" w:cs="Arial"/>
          <w:sz w:val="18"/>
          <w:szCs w:val="18"/>
          <w:lang w:val="en-US"/>
        </w:rPr>
        <w:t>and those with the exchanged hybrid tRNA. Sequence of the theophylline aptamer TCT8-4 is indicated in red and the tRNA sequences in green. The dot-bracket notation indicates the predicted minimum free energy secondary structures of ligand-unbound RNAs</w:t>
      </w:r>
      <w:r w:rsidR="005F6556" w:rsidRPr="001D42F0">
        <w:rPr>
          <w:rFonts w:ascii="Arial" w:hAnsi="Arial" w:cs="Arial"/>
          <w:sz w:val="18"/>
          <w:szCs w:val="18"/>
          <w:lang w:val="en-US"/>
        </w:rPr>
        <w:t xml:space="preserve"> </w:t>
      </w:r>
      <w:sdt>
        <w:sdtPr>
          <w:rPr>
            <w:rFonts w:ascii="Arial" w:hAnsi="Arial" w:cs="Arial"/>
            <w:sz w:val="18"/>
            <w:szCs w:val="18"/>
            <w:lang w:val="en-US"/>
          </w:rPr>
          <w:alias w:val="To edit, see citavi.com/edit"/>
          <w:tag w:val="CitaviPlaceholder#d709ab4d-0703-4a90-8a49-b13dfba6def5"/>
          <w:id w:val="-1231536235"/>
          <w:placeholder>
            <w:docPart w:val="DefaultPlaceholder_-1854013440"/>
          </w:placeholder>
        </w:sdtPr>
        <w:sdtEndPr/>
        <w:sdtContent>
          <w:bookmarkStart w:id="0" w:name="_GoBack"/>
          <w:r w:rsidR="001D42F0">
            <w:rPr>
              <w:rFonts w:ascii="Arial" w:hAnsi="Arial" w:cs="Arial"/>
              <w:noProof/>
              <w:sz w:val="18"/>
              <w:szCs w:val="18"/>
              <w:lang w:val="en-US"/>
            </w:rPr>
            <w:fldChar w:fldCharType="begin"/>
          </w:r>
          <w:r w:rsidR="00676A8F">
            <w:rPr>
              <w:rFonts w:ascii="Arial" w:hAnsi="Arial" w:cs="Arial"/>
              <w:noProof/>
              <w:sz w:val="18"/>
              <w:szCs w:val="18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iNTAyNGM5LTE2MmMtNGIzNC1iZTY1LTAxNTRmNGNkM2ExMyIsIlJhbmdlTGVuZ3RoIjoxOSwiUmVmZXJlbmNlSWQiOiJhNjk4MjQ5OS0wZDc5LTRmY2UtYTg1OC04NDk1OTkxOWZm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bmFyL2drYWExMjg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bmFyL2drYWExMjgyIiwiVXJpU3RyaW5nIjoiaHR0cHM6Ly9kb2kub3JnLzEwLjEwOTMvbmFyL2drYWExMj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TSIsIkNyZWF0ZWRPbiI6IjIwMjEtMDMtMDlUMTM6NDA6MjkiLCJNb2RpZmllZEJ5IjoiX01NIiwiSWQiOiI4OGQzMTgzMS00MDc3LTQ0MDQtYjM4Zi02M2MxZGQ5N2M3ZTMiLCJNb2RpZmllZE9uIjoiMjAyMS0wMy0wOVQxMzo0MDoy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c4OTc0OTciLCJVcmlTdHJpbmciOiJodHRwczovL3d3dy5uY2JpLm5sbS5uaWguZ292L3BtYy9hcnRpY2xlcy9QTUM3ODk3NDk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TSIsIkNyZWF0ZWRPbiI6IjIwMjEtMDMtMDlUMTM6NDA6NDQiLCJNb2RpZmllZEJ5IjoiX01NIiwiSWQiOiJkOTIwMTllOS04ZGI4LTQ4MzMtYTZhYi1lNmJmOTRlNTRiOGMiLCJNb2RpZmllZE9uIjoiMjAyMS0wMy0wOVQxMzo0MDo0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zNDY5NjUxIiwiVXJpU3RyaW5nIjoiaHR0cDovL3d3dy5uY2JpLm5sbS5uaWguZ292L3B1Ym1lZC8zMzQ2OTY1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}</w:instrText>
          </w:r>
          <w:r w:rsidR="001D42F0">
            <w:rPr>
              <w:rFonts w:ascii="Arial" w:hAnsi="Arial" w:cs="Arial"/>
              <w:noProof/>
              <w:sz w:val="18"/>
              <w:szCs w:val="18"/>
              <w:lang w:val="en-US"/>
            </w:rPr>
            <w:fldChar w:fldCharType="separate"/>
          </w:r>
          <w:r w:rsidR="001D42F0">
            <w:rPr>
              <w:rFonts w:ascii="Arial" w:hAnsi="Arial" w:cs="Arial"/>
              <w:noProof/>
              <w:sz w:val="18"/>
              <w:szCs w:val="18"/>
              <w:lang w:val="en-US"/>
            </w:rPr>
            <w:t>(Ender et al. 2021)</w:t>
          </w:r>
          <w:r w:rsidR="001D42F0">
            <w:rPr>
              <w:rFonts w:ascii="Arial" w:hAnsi="Arial" w:cs="Arial"/>
              <w:noProof/>
              <w:sz w:val="18"/>
              <w:szCs w:val="18"/>
              <w:lang w:val="en-US"/>
            </w:rPr>
            <w:fldChar w:fldCharType="end"/>
          </w:r>
          <w:bookmarkEnd w:id="0"/>
        </w:sdtContent>
      </w:sdt>
      <w:r w:rsidR="001D42F0" w:rsidRPr="001D42F0">
        <w:rPr>
          <w:rFonts w:ascii="Arial" w:hAnsi="Arial" w:cs="Arial"/>
          <w:sz w:val="18"/>
          <w:szCs w:val="18"/>
          <w:lang w:val="en-US"/>
        </w:rPr>
        <w:t>.</w:t>
      </w:r>
    </w:p>
    <w:p w14:paraId="0427ED52" w14:textId="6A74377B" w:rsidR="005C1074" w:rsidRDefault="005C1074" w:rsidP="005C1074">
      <w:pPr>
        <w:rPr>
          <w:rFonts w:ascii="Courier New" w:hAnsi="Courier New" w:cs="Courier New"/>
          <w:sz w:val="18"/>
          <w:szCs w:val="18"/>
          <w:lang w:val="en-US"/>
        </w:rPr>
      </w:pPr>
    </w:p>
    <w:p w14:paraId="07815895" w14:textId="7BD42426" w:rsidR="005F6556" w:rsidRPr="005F6556" w:rsidRDefault="005F6556" w:rsidP="005C1074">
      <w:pPr>
        <w:rPr>
          <w:rFonts w:ascii="Arial" w:hAnsi="Arial" w:cs="Arial"/>
          <w:sz w:val="18"/>
          <w:szCs w:val="18"/>
          <w:lang w:val="en-US"/>
        </w:rPr>
      </w:pPr>
      <w:r w:rsidRPr="005F6556">
        <w:rPr>
          <w:rFonts w:ascii="Arial" w:hAnsi="Arial" w:cs="Arial"/>
          <w:sz w:val="18"/>
          <w:szCs w:val="18"/>
          <w:lang w:val="en-US"/>
        </w:rPr>
        <w:t xml:space="preserve">Riboswitches with </w:t>
      </w:r>
      <w:r w:rsidRPr="00496074">
        <w:rPr>
          <w:rFonts w:ascii="Arial" w:hAnsi="Arial" w:cs="Arial"/>
          <w:i/>
          <w:iCs/>
          <w:sz w:val="18"/>
          <w:szCs w:val="18"/>
          <w:lang w:val="en-US"/>
        </w:rPr>
        <w:t>E. coli</w:t>
      </w:r>
      <w:r>
        <w:rPr>
          <w:rFonts w:ascii="Arial" w:hAnsi="Arial" w:cs="Arial"/>
          <w:sz w:val="18"/>
          <w:szCs w:val="18"/>
          <w:lang w:val="en-US"/>
        </w:rPr>
        <w:t xml:space="preserve"> </w:t>
      </w:r>
      <w:r w:rsidRPr="005F6556">
        <w:rPr>
          <w:rFonts w:ascii="Arial" w:hAnsi="Arial" w:cs="Arial"/>
          <w:sz w:val="18"/>
          <w:szCs w:val="18"/>
          <w:lang w:val="en-US"/>
        </w:rPr>
        <w:t>tRNA supF</w:t>
      </w:r>
    </w:p>
    <w:p w14:paraId="17DC99BB" w14:textId="3507B7EE" w:rsidR="005C1074" w:rsidRDefault="005C1074" w:rsidP="005C1074">
      <w:pPr>
        <w:rPr>
          <w:rFonts w:ascii="Courier New" w:hAnsi="Courier New" w:cs="Courier New"/>
          <w:sz w:val="18"/>
          <w:szCs w:val="18"/>
          <w:lang w:val="en-US"/>
        </w:rPr>
      </w:pPr>
      <w:r>
        <w:rPr>
          <w:rFonts w:ascii="Courier New" w:hAnsi="Courier New" w:cs="Courier New"/>
          <w:sz w:val="18"/>
          <w:szCs w:val="18"/>
          <w:lang w:val="en-US"/>
        </w:rPr>
        <w:t>&gt;RP-RS A</w:t>
      </w:r>
    </w:p>
    <w:p w14:paraId="05025B13" w14:textId="77777777" w:rsidR="005C1074" w:rsidRPr="00496074" w:rsidRDefault="005C1074" w:rsidP="005C1074">
      <w:pPr>
        <w:rPr>
          <w:rFonts w:ascii="Courier New" w:hAnsi="Courier New" w:cs="Courier New"/>
          <w:sz w:val="10"/>
          <w:szCs w:val="10"/>
          <w:lang w:val="en-US"/>
        </w:rPr>
      </w:pPr>
      <w:r w:rsidRPr="00496074">
        <w:rPr>
          <w:rFonts w:ascii="Courier New" w:hAnsi="Courier New" w:cs="Courier New"/>
          <w:color w:val="FF0000"/>
          <w:sz w:val="10"/>
          <w:szCs w:val="10"/>
          <w:lang w:val="en-US"/>
        </w:rPr>
        <w:t>AAGUGAUACCAGCAUCGUCUUGAUGCCCUUGGCAGCACUUCA</w:t>
      </w:r>
      <w:r w:rsidRPr="00496074">
        <w:rPr>
          <w:rFonts w:ascii="Courier New" w:hAnsi="Courier New" w:cs="Courier New"/>
          <w:sz w:val="10"/>
          <w:szCs w:val="10"/>
          <w:lang w:val="en-US"/>
        </w:rPr>
        <w:t>GAAAUCUUUGGGGUGUUGUUA</w:t>
      </w:r>
      <w:r w:rsidRPr="00496074">
        <w:rPr>
          <w:rFonts w:ascii="Courier New" w:hAnsi="Courier New" w:cs="Courier New"/>
          <w:color w:val="70AD47" w:themeColor="accent6"/>
          <w:sz w:val="10"/>
          <w:szCs w:val="10"/>
          <w:lang w:val="en-US"/>
        </w:rPr>
        <w:t>GGUGGGGUUCCCGAGCGGCCAAAGGGAGCAGACUCUAAAUCUGCCGUCAUCGACUUCGAAGGUUCGAAUCCUUCCCCCACCACCA</w:t>
      </w:r>
    </w:p>
    <w:p w14:paraId="466CADF6" w14:textId="77777777" w:rsidR="005C1074" w:rsidRPr="00496074" w:rsidRDefault="005C1074" w:rsidP="005C1074">
      <w:pPr>
        <w:rPr>
          <w:rFonts w:ascii="Courier New" w:hAnsi="Courier New" w:cs="Courier New"/>
          <w:sz w:val="10"/>
          <w:szCs w:val="10"/>
          <w:lang w:val="en-US"/>
        </w:rPr>
      </w:pPr>
      <w:r w:rsidRPr="00496074">
        <w:rPr>
          <w:rFonts w:ascii="Courier New" w:hAnsi="Courier New" w:cs="Courier New"/>
          <w:sz w:val="10"/>
          <w:szCs w:val="10"/>
          <w:lang w:val="en-US"/>
        </w:rPr>
        <w:t>...........(((((.....)))))...(((((((((((((((....)))))))))))))))(((((((....((((((((.....((((....))))......)))))..))).....(((((.......))))))))))))....</w:t>
      </w:r>
    </w:p>
    <w:p w14:paraId="71F3D366" w14:textId="77777777" w:rsidR="005C1074" w:rsidRDefault="005C1074" w:rsidP="005C1074">
      <w:pPr>
        <w:rPr>
          <w:rFonts w:ascii="Courier New" w:hAnsi="Courier New" w:cs="Courier New"/>
          <w:sz w:val="18"/>
          <w:szCs w:val="18"/>
          <w:lang w:val="en-US"/>
        </w:rPr>
      </w:pPr>
      <w:r>
        <w:rPr>
          <w:rFonts w:ascii="Courier New" w:hAnsi="Courier New" w:cs="Courier New"/>
          <w:sz w:val="18"/>
          <w:szCs w:val="18"/>
          <w:lang w:val="en-US"/>
        </w:rPr>
        <w:t>&gt;RP-RS C</w:t>
      </w:r>
    </w:p>
    <w:p w14:paraId="3201DA9B" w14:textId="77777777" w:rsidR="005C1074" w:rsidRPr="003A68F4" w:rsidRDefault="005C1074" w:rsidP="005C1074">
      <w:pPr>
        <w:rPr>
          <w:rFonts w:ascii="Courier New" w:hAnsi="Courier New" w:cs="Courier New"/>
          <w:sz w:val="10"/>
          <w:szCs w:val="10"/>
          <w:lang w:val="en-US"/>
        </w:rPr>
      </w:pPr>
      <w:r w:rsidRPr="003A68F4">
        <w:rPr>
          <w:rFonts w:ascii="Courier New" w:hAnsi="Courier New" w:cs="Courier New"/>
          <w:color w:val="FF0000"/>
          <w:sz w:val="10"/>
          <w:szCs w:val="10"/>
          <w:lang w:val="en-US"/>
        </w:rPr>
        <w:t>AAGUGAUACCAGCAUCGUCUUGAUGCCCUUGGCAGCACUUCA</w:t>
      </w:r>
      <w:r w:rsidRPr="003A68F4">
        <w:rPr>
          <w:rFonts w:ascii="Courier New" w:hAnsi="Courier New" w:cs="Courier New"/>
          <w:sz w:val="10"/>
          <w:szCs w:val="10"/>
          <w:lang w:val="en-US"/>
        </w:rPr>
        <w:t>GAAAUCUUUGGAGUGCU</w:t>
      </w:r>
      <w:r w:rsidRPr="003A68F4">
        <w:rPr>
          <w:rFonts w:ascii="Courier New" w:hAnsi="Courier New" w:cs="Courier New"/>
          <w:color w:val="70AD47" w:themeColor="accent6"/>
          <w:sz w:val="10"/>
          <w:szCs w:val="10"/>
          <w:lang w:val="en-US"/>
        </w:rPr>
        <w:t>GGUGGGGUUCCCGAGCGGCCAAAGGGAGCAGACUCUAAAUCUGCCGUCAUCGACUUCGAAGGUUCGAAUCCUUCCCCCACCACCA</w:t>
      </w:r>
    </w:p>
    <w:p w14:paraId="0C130CA2" w14:textId="1AE4CC69" w:rsidR="009732D1" w:rsidRDefault="005C1074">
      <w:pPr>
        <w:rPr>
          <w:rFonts w:ascii="Courier New" w:hAnsi="Courier New" w:cs="Courier New"/>
          <w:sz w:val="10"/>
          <w:szCs w:val="10"/>
          <w:lang w:val="en-US"/>
        </w:rPr>
      </w:pPr>
      <w:r w:rsidRPr="003A68F4">
        <w:rPr>
          <w:rFonts w:ascii="Courier New" w:hAnsi="Courier New" w:cs="Courier New"/>
          <w:sz w:val="10"/>
          <w:szCs w:val="10"/>
          <w:lang w:val="en-US"/>
        </w:rPr>
        <w:t>..(((...((((((((.....)))))...)))((((((((((((....))))))))))))((((((....((((((((.....((((....))))......)))))..))).....(((((.......))))))))))))))..</w:t>
      </w:r>
    </w:p>
    <w:p w14:paraId="5682A29F" w14:textId="653A9BC8" w:rsidR="00291324" w:rsidRDefault="00291324">
      <w:pPr>
        <w:rPr>
          <w:rFonts w:ascii="Courier New" w:hAnsi="Courier New" w:cs="Courier New"/>
          <w:sz w:val="10"/>
          <w:szCs w:val="10"/>
          <w:lang w:val="en-US"/>
        </w:rPr>
      </w:pPr>
    </w:p>
    <w:p w14:paraId="07ED241B" w14:textId="3BD2ECCA" w:rsidR="005F6556" w:rsidRPr="005F6556" w:rsidRDefault="005F6556" w:rsidP="005F6556">
      <w:pPr>
        <w:rPr>
          <w:rFonts w:ascii="Arial" w:hAnsi="Arial" w:cs="Arial"/>
          <w:sz w:val="18"/>
          <w:szCs w:val="18"/>
          <w:lang w:val="en-US"/>
        </w:rPr>
      </w:pPr>
      <w:r w:rsidRPr="005F6556">
        <w:rPr>
          <w:rFonts w:ascii="Arial" w:hAnsi="Arial" w:cs="Arial"/>
          <w:sz w:val="18"/>
          <w:szCs w:val="18"/>
          <w:lang w:val="en-US"/>
        </w:rPr>
        <w:t>Riboswitches with tRNA supF</w:t>
      </w:r>
      <w:r>
        <w:rPr>
          <w:rFonts w:ascii="Arial" w:hAnsi="Arial" w:cs="Arial"/>
          <w:sz w:val="18"/>
          <w:szCs w:val="18"/>
          <w:lang w:val="en-US"/>
        </w:rPr>
        <w:t xml:space="preserve">-h (hybrid from </w:t>
      </w:r>
      <w:r w:rsidRPr="00F7761D">
        <w:rPr>
          <w:rFonts w:ascii="Arial" w:hAnsi="Arial" w:cs="Arial"/>
          <w:i/>
          <w:iCs/>
          <w:sz w:val="18"/>
          <w:szCs w:val="18"/>
          <w:lang w:val="en-US"/>
        </w:rPr>
        <w:t>E. coli</w:t>
      </w:r>
      <w:r>
        <w:rPr>
          <w:rFonts w:ascii="Arial" w:hAnsi="Arial" w:cs="Arial"/>
          <w:sz w:val="18"/>
          <w:szCs w:val="18"/>
          <w:lang w:val="en-US"/>
        </w:rPr>
        <w:t xml:space="preserve"> tRNA supF and tRNA</w:t>
      </w:r>
      <w:r w:rsidRPr="005F6556">
        <w:rPr>
          <w:rFonts w:ascii="Arial" w:hAnsi="Arial" w:cs="Arial"/>
          <w:sz w:val="18"/>
          <w:szCs w:val="18"/>
          <w:vertAlign w:val="superscript"/>
          <w:lang w:val="en-US"/>
        </w:rPr>
        <w:t>Tyr</w:t>
      </w:r>
      <w:r>
        <w:rPr>
          <w:rFonts w:ascii="Arial" w:hAnsi="Arial" w:cs="Arial"/>
          <w:sz w:val="18"/>
          <w:szCs w:val="18"/>
          <w:lang w:val="en-US"/>
        </w:rPr>
        <w:t xml:space="preserve"> from </w:t>
      </w:r>
      <w:r w:rsidRPr="005F6556">
        <w:rPr>
          <w:rFonts w:ascii="Arial" w:hAnsi="Arial" w:cs="Arial"/>
          <w:i/>
          <w:iCs/>
          <w:sz w:val="18"/>
          <w:szCs w:val="18"/>
          <w:lang w:val="en-US"/>
        </w:rPr>
        <w:t>T. thermophilus</w:t>
      </w:r>
      <w:r>
        <w:rPr>
          <w:rFonts w:ascii="Arial" w:hAnsi="Arial" w:cs="Arial"/>
          <w:sz w:val="18"/>
          <w:szCs w:val="18"/>
          <w:lang w:val="en-US"/>
        </w:rPr>
        <w:t>)</w:t>
      </w:r>
    </w:p>
    <w:p w14:paraId="147724CC" w14:textId="0AA4CC9B" w:rsidR="005F6556" w:rsidRPr="00291324" w:rsidRDefault="005F6556">
      <w:pPr>
        <w:rPr>
          <w:rFonts w:ascii="Courier New" w:hAnsi="Courier New" w:cs="Courier New"/>
          <w:sz w:val="10"/>
          <w:szCs w:val="10"/>
          <w:lang w:val="en-US"/>
        </w:rPr>
      </w:pPr>
    </w:p>
    <w:p w14:paraId="56F308B4" w14:textId="77777777" w:rsidR="005C1074" w:rsidRDefault="005C1074" w:rsidP="005C1074">
      <w:pPr>
        <w:rPr>
          <w:rFonts w:ascii="Courier New" w:hAnsi="Courier New" w:cs="Courier New"/>
          <w:sz w:val="18"/>
          <w:szCs w:val="18"/>
          <w:lang w:val="en-US"/>
        </w:rPr>
      </w:pPr>
      <w:r>
        <w:rPr>
          <w:rFonts w:ascii="Courier New" w:hAnsi="Courier New" w:cs="Courier New"/>
          <w:sz w:val="18"/>
          <w:szCs w:val="18"/>
          <w:lang w:val="en-US"/>
        </w:rPr>
        <w:t>&gt;RP-RS A-h</w:t>
      </w:r>
    </w:p>
    <w:p w14:paraId="44A1C75E" w14:textId="77777777" w:rsidR="005C1074" w:rsidRPr="003A68F4" w:rsidRDefault="005C1074" w:rsidP="005C1074">
      <w:pPr>
        <w:rPr>
          <w:rFonts w:ascii="Courier New" w:hAnsi="Courier New" w:cs="Courier New"/>
          <w:sz w:val="10"/>
          <w:szCs w:val="10"/>
          <w:lang w:val="en-US"/>
        </w:rPr>
      </w:pPr>
      <w:r w:rsidRPr="003A68F4">
        <w:rPr>
          <w:rFonts w:ascii="Courier New" w:hAnsi="Courier New" w:cs="Courier New"/>
          <w:color w:val="FF0000"/>
          <w:sz w:val="10"/>
          <w:szCs w:val="10"/>
          <w:lang w:val="en-US"/>
        </w:rPr>
        <w:t>AAGUGAUACCAGCAUCGUCUUGAUGCCCUUGGCAGCACUUCA</w:t>
      </w:r>
      <w:r w:rsidRPr="003A68F4">
        <w:rPr>
          <w:rFonts w:ascii="Courier New" w:hAnsi="Courier New" w:cs="Courier New"/>
          <w:sz w:val="10"/>
          <w:szCs w:val="10"/>
          <w:lang w:val="en-US"/>
        </w:rPr>
        <w:t>GAAAUCUUUGGGGUGUUGUUA</w:t>
      </w:r>
      <w:r w:rsidRPr="003A68F4">
        <w:rPr>
          <w:rFonts w:ascii="Courier New" w:hAnsi="Courier New" w:cs="Courier New"/>
          <w:color w:val="70AD47" w:themeColor="accent6"/>
          <w:sz w:val="10"/>
          <w:szCs w:val="10"/>
          <w:lang w:val="en-US"/>
        </w:rPr>
        <w:t>GGUGGGGUUCCCGAGCGGCCAAAGGGGACGGUCUCUAAAACCGUUGGCGUAUGCCUUCGAAGGUUCGAAUCCUUCCCCCACCACCA</w:t>
      </w:r>
    </w:p>
    <w:p w14:paraId="0D6A4328" w14:textId="77777777" w:rsidR="005C1074" w:rsidRPr="003A68F4" w:rsidRDefault="005C1074" w:rsidP="005C1074">
      <w:pPr>
        <w:rPr>
          <w:rFonts w:ascii="Courier New" w:hAnsi="Courier New" w:cs="Courier New"/>
          <w:sz w:val="10"/>
          <w:szCs w:val="10"/>
          <w:lang w:val="en-US"/>
        </w:rPr>
      </w:pPr>
      <w:r w:rsidRPr="003A68F4">
        <w:rPr>
          <w:rFonts w:ascii="Courier New" w:hAnsi="Courier New" w:cs="Courier New"/>
          <w:sz w:val="10"/>
          <w:szCs w:val="10"/>
          <w:lang w:val="en-US"/>
        </w:rPr>
        <w:t>...........(((((.....)))))...(((((((((((((((....)))))))))))))))(((((((..(((...........)))((((((.......))))))(((....)))...(((((.......))))))))))))....</w:t>
      </w:r>
    </w:p>
    <w:p w14:paraId="3A65F578" w14:textId="77777777" w:rsidR="005C1074" w:rsidRPr="005C1074" w:rsidRDefault="005C1074" w:rsidP="005C1074">
      <w:pPr>
        <w:rPr>
          <w:rFonts w:ascii="Courier New" w:hAnsi="Courier New" w:cs="Courier New"/>
          <w:sz w:val="18"/>
          <w:szCs w:val="18"/>
          <w:lang w:val="en-US"/>
        </w:rPr>
      </w:pPr>
      <w:r w:rsidRPr="005C1074">
        <w:rPr>
          <w:rFonts w:ascii="Courier New" w:hAnsi="Courier New" w:cs="Courier New"/>
          <w:sz w:val="18"/>
          <w:szCs w:val="18"/>
          <w:lang w:val="en-US"/>
        </w:rPr>
        <w:t>&gt;RP-RS C-h</w:t>
      </w:r>
    </w:p>
    <w:p w14:paraId="7486DA07" w14:textId="77777777" w:rsidR="005C1074" w:rsidRPr="003A68F4" w:rsidRDefault="005C1074" w:rsidP="005C1074">
      <w:pPr>
        <w:rPr>
          <w:rFonts w:ascii="Courier New" w:hAnsi="Courier New" w:cs="Courier New"/>
          <w:sz w:val="10"/>
          <w:szCs w:val="10"/>
          <w:lang w:val="en-US"/>
        </w:rPr>
      </w:pPr>
      <w:r w:rsidRPr="003A68F4">
        <w:rPr>
          <w:rFonts w:ascii="Courier New" w:hAnsi="Courier New" w:cs="Courier New"/>
          <w:color w:val="FF0000"/>
          <w:sz w:val="10"/>
          <w:szCs w:val="10"/>
          <w:lang w:val="en-US"/>
        </w:rPr>
        <w:t>AAGUGAUACCAGCAUCGUCUUGAUGCCCUUGGCAGCACUUCA</w:t>
      </w:r>
      <w:r w:rsidRPr="003A68F4">
        <w:rPr>
          <w:rFonts w:ascii="Courier New" w:hAnsi="Courier New" w:cs="Courier New"/>
          <w:sz w:val="10"/>
          <w:szCs w:val="10"/>
          <w:lang w:val="en-US"/>
        </w:rPr>
        <w:t>GAAAUCUUUGGAGUGCU</w:t>
      </w:r>
      <w:r w:rsidRPr="003A68F4">
        <w:rPr>
          <w:rFonts w:ascii="Courier New" w:hAnsi="Courier New" w:cs="Courier New"/>
          <w:color w:val="70AD47" w:themeColor="accent6"/>
          <w:sz w:val="10"/>
          <w:szCs w:val="10"/>
          <w:lang w:val="en-US"/>
        </w:rPr>
        <w:t>GGUGGGGUUCCCGAGCGGCCAAAGGGGACGGUCUCUAAAACCGUUGGCGUAUGCCUUCGAAGGUUCGAAUCCUUCCCCCACCACCA</w:t>
      </w:r>
    </w:p>
    <w:p w14:paraId="74672BC9" w14:textId="77777777" w:rsidR="005C1074" w:rsidRPr="003A68F4" w:rsidRDefault="005C1074" w:rsidP="005C1074">
      <w:pPr>
        <w:rPr>
          <w:rFonts w:ascii="Courier New" w:hAnsi="Courier New" w:cs="Courier New"/>
          <w:sz w:val="10"/>
          <w:szCs w:val="10"/>
          <w:lang w:val="en-US"/>
        </w:rPr>
      </w:pPr>
      <w:r w:rsidRPr="003A68F4">
        <w:rPr>
          <w:rFonts w:ascii="Courier New" w:hAnsi="Courier New" w:cs="Courier New"/>
          <w:sz w:val="10"/>
          <w:szCs w:val="10"/>
          <w:lang w:val="en-US"/>
        </w:rPr>
        <w:t>..(((...((((((((.....)))))...)))((((((((((((....))))))))))))((((((..(((...........)))((((((.......))))))(((....)))...(((((.......))))))))))))))..</w:t>
      </w:r>
    </w:p>
    <w:p w14:paraId="5688DCB4" w14:textId="5B87BDBB" w:rsidR="005F6556" w:rsidRDefault="005F6556" w:rsidP="00291324">
      <w:pPr>
        <w:rPr>
          <w:lang w:val="en-US"/>
        </w:rPr>
      </w:pPr>
    </w:p>
    <w:p w14:paraId="01868EB2" w14:textId="4C0D671A" w:rsidR="005F6556" w:rsidRPr="005F6556" w:rsidRDefault="005F6556" w:rsidP="00291324">
      <w:pPr>
        <w:rPr>
          <w:rFonts w:ascii="Arial" w:hAnsi="Arial" w:cs="Arial"/>
          <w:sz w:val="18"/>
          <w:szCs w:val="18"/>
          <w:lang w:val="en-US"/>
        </w:rPr>
      </w:pPr>
      <w:r w:rsidRPr="005F6556">
        <w:rPr>
          <w:rFonts w:ascii="Arial" w:hAnsi="Arial" w:cs="Arial"/>
          <w:sz w:val="18"/>
          <w:szCs w:val="18"/>
          <w:lang w:val="en-US"/>
        </w:rPr>
        <w:t xml:space="preserve">Riboswitches with </w:t>
      </w:r>
      <w:r>
        <w:rPr>
          <w:rFonts w:ascii="Arial" w:hAnsi="Arial" w:cs="Arial"/>
          <w:sz w:val="18"/>
          <w:szCs w:val="18"/>
          <w:lang w:val="en-US"/>
        </w:rPr>
        <w:t>tRNA</w:t>
      </w:r>
      <w:r w:rsidRPr="005F6556">
        <w:rPr>
          <w:rFonts w:ascii="Arial" w:hAnsi="Arial" w:cs="Arial"/>
          <w:sz w:val="18"/>
          <w:szCs w:val="18"/>
          <w:vertAlign w:val="superscript"/>
          <w:lang w:val="en-US"/>
        </w:rPr>
        <w:t>Pyl</w:t>
      </w:r>
      <w:r>
        <w:rPr>
          <w:rFonts w:ascii="Arial" w:hAnsi="Arial" w:cs="Arial"/>
          <w:sz w:val="18"/>
          <w:szCs w:val="18"/>
          <w:lang w:val="en-US"/>
        </w:rPr>
        <w:t xml:space="preserve"> from </w:t>
      </w:r>
      <w:r w:rsidRPr="005F6556">
        <w:rPr>
          <w:rFonts w:ascii="Arial" w:hAnsi="Arial" w:cs="Arial"/>
          <w:i/>
          <w:iCs/>
          <w:sz w:val="18"/>
          <w:szCs w:val="18"/>
          <w:lang w:val="en-US"/>
        </w:rPr>
        <w:t>M</w:t>
      </w:r>
      <w:r>
        <w:rPr>
          <w:rFonts w:ascii="Arial" w:hAnsi="Arial" w:cs="Arial"/>
          <w:i/>
          <w:iCs/>
          <w:sz w:val="18"/>
          <w:szCs w:val="18"/>
          <w:lang w:val="en-US"/>
        </w:rPr>
        <w:t xml:space="preserve">. </w:t>
      </w:r>
      <w:r w:rsidRPr="005F6556">
        <w:rPr>
          <w:rFonts w:ascii="Arial" w:hAnsi="Arial" w:cs="Arial"/>
          <w:i/>
          <w:iCs/>
          <w:sz w:val="18"/>
          <w:szCs w:val="18"/>
          <w:lang w:val="en-US"/>
        </w:rPr>
        <w:t>mazei</w:t>
      </w:r>
    </w:p>
    <w:p w14:paraId="4EB8B2A9" w14:textId="60F94996" w:rsidR="00291324" w:rsidRDefault="008461B7" w:rsidP="00291324">
      <w:pPr>
        <w:rPr>
          <w:rFonts w:ascii="Courier New" w:hAnsi="Courier New" w:cs="Courier New"/>
          <w:sz w:val="18"/>
          <w:szCs w:val="18"/>
          <w:lang w:val="en-US"/>
        </w:rPr>
      </w:pPr>
      <w:r w:rsidRPr="00291324">
        <w:rPr>
          <w:rFonts w:ascii="Courier New" w:hAnsi="Courier New" w:cs="Courier New"/>
          <w:sz w:val="18"/>
          <w:szCs w:val="18"/>
          <w:lang w:val="en-US"/>
        </w:rPr>
        <w:t>&gt;RP-RS A-P</w:t>
      </w:r>
    </w:p>
    <w:p w14:paraId="58171A23" w14:textId="5D9C42BA" w:rsidR="00291324" w:rsidRPr="00291324" w:rsidRDefault="00291324" w:rsidP="00291324">
      <w:pPr>
        <w:rPr>
          <w:rFonts w:ascii="Courier New" w:eastAsia="Times New Roman" w:hAnsi="Courier New" w:cs="Courier New"/>
          <w:color w:val="222222"/>
          <w:sz w:val="10"/>
          <w:szCs w:val="10"/>
          <w:lang w:val="en-US" w:eastAsia="de-DE"/>
        </w:rPr>
      </w:pPr>
      <w:r w:rsidRPr="00291324">
        <w:rPr>
          <w:rFonts w:ascii="Courier New" w:eastAsia="Times New Roman" w:hAnsi="Courier New" w:cs="Courier New"/>
          <w:color w:val="FF0000"/>
          <w:sz w:val="10"/>
          <w:szCs w:val="10"/>
          <w:lang w:val="en-US" w:eastAsia="de-DE"/>
        </w:rPr>
        <w:t>AAGUGAUACCAGCAUCGUCUUGAUGCCCUUGGCAGCACUUCA</w:t>
      </w:r>
      <w:r w:rsidRPr="00291324">
        <w:rPr>
          <w:rFonts w:ascii="Courier New" w:eastAsia="Times New Roman" w:hAnsi="Courier New" w:cs="Courier New"/>
          <w:color w:val="222222"/>
          <w:sz w:val="10"/>
          <w:szCs w:val="10"/>
          <w:lang w:val="en-US" w:eastAsia="de-DE"/>
        </w:rPr>
        <w:t>GAAAUCUUUGGGGUGUUGUUA</w:t>
      </w:r>
      <w:r w:rsidRPr="00291324">
        <w:rPr>
          <w:rFonts w:ascii="Courier New" w:eastAsia="Times New Roman" w:hAnsi="Courier New" w:cs="Courier New"/>
          <w:color w:val="70AD47" w:themeColor="accent6"/>
          <w:sz w:val="10"/>
          <w:szCs w:val="10"/>
          <w:lang w:val="en-US" w:eastAsia="de-DE"/>
        </w:rPr>
        <w:t>GGAAACCUGAUCAUGUAGAUCGAAUGGACUCUAAAUCCGUUCAGCCGGGUUAGAUUCCCGGGGUUUCCGCCA</w:t>
      </w:r>
    </w:p>
    <w:p w14:paraId="0952A2E9" w14:textId="5F820FE2" w:rsidR="00291324" w:rsidRPr="00291324" w:rsidRDefault="00291324" w:rsidP="0029132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12" w:lineRule="atLeast"/>
        <w:rPr>
          <w:rFonts w:ascii="Courier New" w:eastAsia="Times New Roman" w:hAnsi="Courier New" w:cs="Courier New"/>
          <w:color w:val="222222"/>
          <w:sz w:val="10"/>
          <w:szCs w:val="10"/>
          <w:lang w:val="en-US" w:eastAsia="de-DE"/>
        </w:rPr>
      </w:pPr>
      <w:r w:rsidRPr="00291324">
        <w:rPr>
          <w:rFonts w:ascii="Courier New" w:eastAsia="Times New Roman" w:hAnsi="Courier New" w:cs="Courier New"/>
          <w:color w:val="222222"/>
          <w:sz w:val="10"/>
          <w:szCs w:val="10"/>
          <w:lang w:val="en-US" w:eastAsia="de-DE"/>
        </w:rPr>
        <w:t>...........(((((.....)))))...(((((((((((((((....)))))))))))))))(((((((.((((.....))))(((((((.......)))))))..(((((.......))))))))))))....</w:t>
      </w:r>
    </w:p>
    <w:p w14:paraId="4DC8E69A" w14:textId="77777777" w:rsidR="00291324" w:rsidRPr="00291324" w:rsidRDefault="00291324" w:rsidP="0029132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12" w:lineRule="atLeast"/>
        <w:rPr>
          <w:rFonts w:ascii="Courier New" w:eastAsia="Times New Roman" w:hAnsi="Courier New" w:cs="Courier New"/>
          <w:color w:val="222222"/>
          <w:sz w:val="10"/>
          <w:szCs w:val="10"/>
          <w:lang w:val="en-US" w:eastAsia="de-DE"/>
        </w:rPr>
      </w:pPr>
    </w:p>
    <w:p w14:paraId="07910C03" w14:textId="77777777" w:rsidR="00291324" w:rsidRDefault="008461B7" w:rsidP="00291324">
      <w:pPr>
        <w:rPr>
          <w:rFonts w:ascii="Courier New" w:hAnsi="Courier New" w:cs="Courier New"/>
          <w:sz w:val="18"/>
          <w:szCs w:val="18"/>
          <w:lang w:val="en-US"/>
        </w:rPr>
      </w:pPr>
      <w:r w:rsidRPr="00291324">
        <w:rPr>
          <w:rFonts w:ascii="Courier New" w:hAnsi="Courier New" w:cs="Courier New"/>
          <w:sz w:val="18"/>
          <w:szCs w:val="18"/>
          <w:lang w:val="en-US"/>
        </w:rPr>
        <w:t>&gt;RP-RS C-P</w:t>
      </w:r>
    </w:p>
    <w:p w14:paraId="1F887BE2" w14:textId="5410120B" w:rsidR="00291324" w:rsidRPr="00291324" w:rsidRDefault="00291324" w:rsidP="00291324">
      <w:pPr>
        <w:rPr>
          <w:color w:val="222222"/>
          <w:sz w:val="10"/>
          <w:szCs w:val="10"/>
          <w:lang w:val="en-US"/>
        </w:rPr>
      </w:pPr>
      <w:r w:rsidRPr="00291324">
        <w:rPr>
          <w:color w:val="FF0000"/>
          <w:sz w:val="10"/>
          <w:szCs w:val="10"/>
          <w:lang w:val="en-US"/>
        </w:rPr>
        <w:t>AAGUGAUACCAGCAUCGUCUUGAUGCCCUUGGCAGCACUUCA</w:t>
      </w:r>
      <w:r w:rsidRPr="00291324">
        <w:rPr>
          <w:color w:val="222222"/>
          <w:sz w:val="10"/>
          <w:szCs w:val="10"/>
          <w:lang w:val="en-US"/>
        </w:rPr>
        <w:t>GAAAUCUUUGGAGUGCU</w:t>
      </w:r>
      <w:r w:rsidRPr="00291324">
        <w:rPr>
          <w:color w:val="70AD47" w:themeColor="accent6"/>
          <w:sz w:val="10"/>
          <w:szCs w:val="10"/>
          <w:lang w:val="en-US"/>
        </w:rPr>
        <w:t>GGAAACCUGAUCAUGUAGAUCGAAUGGACUCUAAAUCCGUUCAGCCGGGUUAGAUUCCCGGGGUUUCCGCCA</w:t>
      </w:r>
    </w:p>
    <w:p w14:paraId="52055B8D" w14:textId="2CB544CC" w:rsidR="00291324" w:rsidRPr="00291324" w:rsidRDefault="00291324" w:rsidP="00291324">
      <w:pPr>
        <w:pStyle w:val="HTMLVorformatiert"/>
        <w:spacing w:line="312" w:lineRule="atLeast"/>
        <w:rPr>
          <w:color w:val="222222"/>
          <w:sz w:val="10"/>
          <w:szCs w:val="10"/>
          <w:lang w:val="en-US"/>
        </w:rPr>
      </w:pPr>
      <w:r w:rsidRPr="00291324">
        <w:rPr>
          <w:color w:val="222222"/>
          <w:sz w:val="10"/>
          <w:szCs w:val="10"/>
          <w:lang w:val="en-US"/>
        </w:rPr>
        <w:t>...........(((((.....)))))...(((((((((((((((....)))))))))))(((((((.((((.....))))(((((((.......)))))))..(((((.......))))))))))))))))</w:t>
      </w:r>
    </w:p>
    <w:p w14:paraId="1A78FC71" w14:textId="77777777" w:rsidR="008461B7" w:rsidRPr="003A68F4" w:rsidRDefault="008461B7">
      <w:pPr>
        <w:rPr>
          <w:lang w:val="en-US"/>
        </w:rPr>
      </w:pPr>
    </w:p>
    <w:p w14:paraId="3682502A" w14:textId="77777777" w:rsidR="001D42F0" w:rsidRDefault="001D42F0">
      <w:pPr>
        <w:spacing w:line="259" w:lineRule="auto"/>
        <w:rPr>
          <w:rFonts w:ascii="Arial" w:hAnsi="Arial" w:cs="Arial"/>
          <w:b/>
          <w:bCs/>
          <w:sz w:val="18"/>
          <w:szCs w:val="18"/>
          <w:lang w:val="en-US"/>
        </w:rPr>
      </w:pPr>
      <w:r>
        <w:rPr>
          <w:rFonts w:ascii="Arial" w:hAnsi="Arial" w:cs="Arial"/>
          <w:b/>
          <w:bCs/>
          <w:sz w:val="18"/>
          <w:szCs w:val="18"/>
          <w:lang w:val="en-US"/>
        </w:rPr>
        <w:br w:type="page"/>
      </w:r>
    </w:p>
    <w:p w14:paraId="299A6A88" w14:textId="5AB266E4" w:rsidR="003A68F4" w:rsidRDefault="003A68F4" w:rsidP="003A68F4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8"/>
          <w:szCs w:val="18"/>
          <w:lang w:val="en-US"/>
        </w:rPr>
      </w:pPr>
      <w:r>
        <w:rPr>
          <w:rFonts w:ascii="Arial" w:hAnsi="Arial" w:cs="Arial"/>
          <w:b/>
          <w:bCs/>
          <w:sz w:val="18"/>
          <w:szCs w:val="18"/>
          <w:lang w:val="en-US"/>
        </w:rPr>
        <w:lastRenderedPageBreak/>
        <w:t xml:space="preserve">Table S2: </w:t>
      </w:r>
      <w:r w:rsidR="00F7761D">
        <w:rPr>
          <w:rFonts w:ascii="Arial" w:hAnsi="Arial" w:cs="Arial"/>
          <w:sz w:val="18"/>
          <w:szCs w:val="18"/>
          <w:lang w:val="en-US"/>
        </w:rPr>
        <w:t>Quanti</w:t>
      </w:r>
      <w:r w:rsidR="00496074">
        <w:rPr>
          <w:rFonts w:ascii="Arial" w:hAnsi="Arial" w:cs="Arial"/>
          <w:sz w:val="18"/>
          <w:szCs w:val="18"/>
          <w:lang w:val="en-US"/>
        </w:rPr>
        <w:t>tation</w:t>
      </w:r>
      <w:r>
        <w:rPr>
          <w:rFonts w:ascii="Arial" w:hAnsi="Arial" w:cs="Arial"/>
          <w:sz w:val="18"/>
          <w:szCs w:val="18"/>
          <w:lang w:val="en-US"/>
        </w:rPr>
        <w:t xml:space="preserve"> of mature tRNA supF-h in </w:t>
      </w:r>
      <w:r w:rsidRPr="003A68F4">
        <w:rPr>
          <w:rFonts w:ascii="Arial" w:hAnsi="Arial" w:cs="Arial"/>
          <w:i/>
          <w:iCs/>
          <w:sz w:val="18"/>
          <w:szCs w:val="18"/>
          <w:lang w:val="en-US"/>
        </w:rPr>
        <w:t>E. coli</w:t>
      </w:r>
      <w:r>
        <w:rPr>
          <w:rFonts w:ascii="Arial" w:hAnsi="Arial" w:cs="Arial"/>
          <w:sz w:val="18"/>
          <w:szCs w:val="18"/>
          <w:lang w:val="en-US"/>
        </w:rPr>
        <w:t xml:space="preserve"> BW cells from three independent </w:t>
      </w:r>
      <w:r w:rsidR="00F7761D">
        <w:rPr>
          <w:rFonts w:ascii="Arial" w:hAnsi="Arial" w:cs="Arial"/>
          <w:sz w:val="18"/>
          <w:szCs w:val="18"/>
          <w:lang w:val="en-US"/>
        </w:rPr>
        <w:t>experiments and clones</w:t>
      </w:r>
      <w:r>
        <w:rPr>
          <w:rFonts w:ascii="Arial" w:hAnsi="Arial" w:cs="Arial"/>
          <w:sz w:val="18"/>
          <w:szCs w:val="18"/>
          <w:lang w:val="en-US"/>
        </w:rPr>
        <w:t xml:space="preserve">. The </w:t>
      </w:r>
      <w:r w:rsidR="00F7761D">
        <w:rPr>
          <w:rFonts w:ascii="Arial" w:hAnsi="Arial" w:cs="Arial"/>
          <w:sz w:val="18"/>
          <w:szCs w:val="18"/>
          <w:lang w:val="en-US"/>
        </w:rPr>
        <w:t>signal of matur</w:t>
      </w:r>
      <w:r w:rsidR="00496074">
        <w:rPr>
          <w:rFonts w:ascii="Arial" w:hAnsi="Arial" w:cs="Arial"/>
          <w:sz w:val="18"/>
          <w:szCs w:val="18"/>
          <w:lang w:val="en-US"/>
        </w:rPr>
        <w:t>e</w:t>
      </w:r>
      <w:r w:rsidR="00F7761D">
        <w:rPr>
          <w:rFonts w:ascii="Arial" w:hAnsi="Arial" w:cs="Arial"/>
          <w:sz w:val="18"/>
          <w:szCs w:val="18"/>
          <w:lang w:val="en-US"/>
        </w:rPr>
        <w:t xml:space="preserve"> tRNA supF-h</w:t>
      </w:r>
      <w:r>
        <w:rPr>
          <w:rFonts w:ascii="Arial" w:hAnsi="Arial" w:cs="Arial"/>
          <w:sz w:val="18"/>
          <w:szCs w:val="18"/>
          <w:lang w:val="en-US"/>
        </w:rPr>
        <w:t xml:space="preserve"> was quantified relative to </w:t>
      </w:r>
      <w:r w:rsidR="00F7761D">
        <w:rPr>
          <w:rFonts w:ascii="Arial" w:hAnsi="Arial" w:cs="Arial"/>
          <w:sz w:val="18"/>
          <w:szCs w:val="18"/>
          <w:lang w:val="en-US"/>
        </w:rPr>
        <w:t xml:space="preserve">the </w:t>
      </w:r>
      <w:r>
        <w:rPr>
          <w:rFonts w:ascii="Arial" w:hAnsi="Arial" w:cs="Arial"/>
          <w:sz w:val="18"/>
          <w:szCs w:val="18"/>
          <w:lang w:val="en-US"/>
        </w:rPr>
        <w:t>5S rRNA</w:t>
      </w:r>
      <w:r w:rsidR="00F7761D">
        <w:rPr>
          <w:rFonts w:ascii="Arial" w:hAnsi="Arial" w:cs="Arial"/>
          <w:sz w:val="18"/>
          <w:szCs w:val="18"/>
          <w:lang w:val="en-US"/>
        </w:rPr>
        <w:t xml:space="preserve"> signal</w:t>
      </w:r>
      <w:r>
        <w:rPr>
          <w:rFonts w:ascii="Arial" w:hAnsi="Arial" w:cs="Arial"/>
          <w:sz w:val="18"/>
          <w:szCs w:val="18"/>
          <w:lang w:val="en-US"/>
        </w:rPr>
        <w:t xml:space="preserve">. </w:t>
      </w:r>
      <w:r w:rsidR="00936FE5">
        <w:rPr>
          <w:rFonts w:ascii="Arial" w:hAnsi="Arial" w:cs="Arial"/>
          <w:sz w:val="18"/>
          <w:szCs w:val="18"/>
          <w:lang w:val="en-US"/>
        </w:rPr>
        <w:t xml:space="preserve">More details of the experiment are described in Figure 2. </w:t>
      </w:r>
      <w:r>
        <w:rPr>
          <w:rFonts w:ascii="Arial" w:hAnsi="Arial" w:cs="Arial"/>
          <w:sz w:val="18"/>
          <w:szCs w:val="18"/>
          <w:lang w:val="en-US"/>
        </w:rPr>
        <w:t>Theo: Theophylline</w:t>
      </w:r>
    </w:p>
    <w:p w14:paraId="30C13668" w14:textId="77777777" w:rsidR="003A68F4" w:rsidRPr="003A68F4" w:rsidRDefault="003A68F4" w:rsidP="003A68F4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18"/>
          <w:szCs w:val="18"/>
          <w:lang w:val="en-US"/>
        </w:rPr>
      </w:pPr>
    </w:p>
    <w:tbl>
      <w:tblPr>
        <w:tblW w:w="951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33"/>
        <w:gridCol w:w="1276"/>
        <w:gridCol w:w="1276"/>
        <w:gridCol w:w="1275"/>
        <w:gridCol w:w="1418"/>
        <w:gridCol w:w="1276"/>
        <w:gridCol w:w="1165"/>
      </w:tblGrid>
      <w:tr w:rsidR="003A68F4" w:rsidRPr="003A68F4" w14:paraId="1A8647E4" w14:textId="77777777" w:rsidTr="00F7761D">
        <w:trPr>
          <w:trHeight w:val="285"/>
        </w:trPr>
        <w:tc>
          <w:tcPr>
            <w:tcW w:w="1833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41EAB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  <w:t> </w:t>
            </w:r>
          </w:p>
        </w:tc>
        <w:tc>
          <w:tcPr>
            <w:tcW w:w="2552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center"/>
            <w:hideMark/>
          </w:tcPr>
          <w:p w14:paraId="6D71F3D7" w14:textId="77777777" w:rsidR="003A68F4" w:rsidRPr="003A68F4" w:rsidRDefault="003A68F4" w:rsidP="003A68F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Experiment 1</w:t>
            </w:r>
          </w:p>
          <w:p w14:paraId="202EB186" w14:textId="47A45DF7" w:rsidR="003A68F4" w:rsidRPr="003A68F4" w:rsidRDefault="003A68F4" w:rsidP="003A68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2693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15BC2E" w14:textId="77777777" w:rsidR="003A68F4" w:rsidRPr="003A68F4" w:rsidRDefault="003A68F4" w:rsidP="003A68F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Experiment 2</w:t>
            </w:r>
          </w:p>
          <w:p w14:paraId="23378C38" w14:textId="05E0F520" w:rsidR="003A68F4" w:rsidRPr="003A68F4" w:rsidRDefault="003A68F4" w:rsidP="003A68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2441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center"/>
            <w:hideMark/>
          </w:tcPr>
          <w:p w14:paraId="22A7B0B7" w14:textId="77777777" w:rsidR="003A68F4" w:rsidRPr="003A68F4" w:rsidRDefault="003A68F4" w:rsidP="003A68F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Experiment 3</w:t>
            </w:r>
          </w:p>
          <w:p w14:paraId="31BF7F60" w14:textId="16331A26" w:rsidR="003A68F4" w:rsidRPr="003A68F4" w:rsidRDefault="003A68F4" w:rsidP="003A68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</w:p>
        </w:tc>
      </w:tr>
      <w:tr w:rsidR="00F7761D" w:rsidRPr="003A68F4" w14:paraId="2988EACE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C80AA48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5F114553" w14:textId="02DBD9B3" w:rsidR="003A68F4" w:rsidRPr="003A68F4" w:rsidRDefault="003A68F4" w:rsidP="00F776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Theo [0 mM]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349D71B2" w14:textId="473B4865" w:rsidR="003A68F4" w:rsidRPr="003A68F4" w:rsidRDefault="003A68F4" w:rsidP="00F776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Theo [2 mM]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F8CC3" w14:textId="48553684" w:rsidR="003A68F4" w:rsidRPr="003A68F4" w:rsidRDefault="003A68F4" w:rsidP="00F776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Theo [0 mM]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67D92D" w14:textId="08193F0C" w:rsidR="003A68F4" w:rsidRPr="003A68F4" w:rsidRDefault="003A68F4" w:rsidP="00F776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Theo [2 mM]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1B036000" w14:textId="2FD7F08A" w:rsidR="003A68F4" w:rsidRPr="003A68F4" w:rsidRDefault="003A68F4" w:rsidP="00F776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Theo [0 mM]</w:t>
            </w: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6B86B2DE" w14:textId="16755F5B" w:rsidR="003A68F4" w:rsidRPr="003A68F4" w:rsidRDefault="003A68F4" w:rsidP="00F776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Theo [2 mM]</w:t>
            </w:r>
          </w:p>
        </w:tc>
      </w:tr>
      <w:tr w:rsidR="003A68F4" w:rsidRPr="00176084" w14:paraId="22D129AA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A4B9EE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 xml:space="preserve"> </w:t>
            </w:r>
          </w:p>
        </w:tc>
        <w:tc>
          <w:tcPr>
            <w:tcW w:w="7686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noWrap/>
            <w:vAlign w:val="bottom"/>
            <w:hideMark/>
          </w:tcPr>
          <w:p w14:paraId="5D37053F" w14:textId="74D910DB" w:rsidR="003A68F4" w:rsidRPr="003A68F4" w:rsidRDefault="003A68F4" w:rsidP="003A68F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  <w:t xml:space="preserve">relative signal </w:t>
            </w:r>
            <w:r w:rsidR="00E14153"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  <w:t>s</w:t>
            </w: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val="en-US" w:eastAsia="de-DE"/>
              </w:rPr>
              <w:t>upF-h/5S rRNA</w:t>
            </w:r>
          </w:p>
        </w:tc>
      </w:tr>
      <w:tr w:rsidR="00F7761D" w:rsidRPr="003A68F4" w14:paraId="2D5CC989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382830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proofErr w:type="spellStart"/>
            <w:r w:rsidRPr="003A68F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nat</w:t>
            </w:r>
            <w:proofErr w:type="spellEnd"/>
            <w:r w:rsidRPr="003A68F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-supF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E6A9393" w14:textId="77777777" w:rsidR="003A68F4" w:rsidRPr="003A68F4" w:rsidRDefault="003A68F4" w:rsidP="00F776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59AC5BF2" w14:textId="77777777" w:rsidR="003A68F4" w:rsidRPr="003A68F4" w:rsidRDefault="003A68F4" w:rsidP="00F776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04255" w14:textId="77777777" w:rsidR="003A68F4" w:rsidRPr="003A68F4" w:rsidRDefault="003A68F4" w:rsidP="00F776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0D948A" w14:textId="77777777" w:rsidR="003A68F4" w:rsidRPr="003A68F4" w:rsidRDefault="003A68F4" w:rsidP="00F776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62084DEB" w14:textId="77777777" w:rsidR="003A68F4" w:rsidRPr="003A68F4" w:rsidRDefault="003A68F4" w:rsidP="00F776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3A21DC3" w14:textId="77777777" w:rsidR="003A68F4" w:rsidRPr="003A68F4" w:rsidRDefault="003A68F4" w:rsidP="00F776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</w:tr>
      <w:tr w:rsidR="00F7761D" w:rsidRPr="003A68F4" w14:paraId="59EA3D49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AC64CF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PRORP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FA44372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7.83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5BBC5BFB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0.28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197DB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1.33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CB8712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2.7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5609A790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.670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4B6E1A0D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.370</w:t>
            </w:r>
          </w:p>
        </w:tc>
      </w:tr>
      <w:tr w:rsidR="00F7761D" w:rsidRPr="003A68F4" w14:paraId="1F50C451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E0E30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PRORP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09B2F3CC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0.67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313FA0F8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2.68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F04FC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6.44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3F2EE8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4.0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5AF761C2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4.910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5F6E2365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4.650</w:t>
            </w:r>
          </w:p>
        </w:tc>
      </w:tr>
      <w:tr w:rsidR="00F7761D" w:rsidRPr="003A68F4" w14:paraId="21870C57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881D1B" w14:textId="2DBD8C0A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de-DE"/>
              </w:rPr>
              <w:t>E. coli</w:t>
            </w: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 xml:space="preserve"> R</w:t>
            </w:r>
            <w:r w:rsidR="0098482D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N</w:t>
            </w: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ase P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18D1922B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6.83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3AE12AC0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3.75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1EB41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46.89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51AFED7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34.7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27AF8368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1.750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1350E5A8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1.160</w:t>
            </w:r>
          </w:p>
        </w:tc>
      </w:tr>
      <w:tr w:rsidR="00F7761D" w:rsidRPr="003A68F4" w14:paraId="3DEA8722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F122D2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41D1BB7D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26128526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ADB5F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0E99CF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342F9349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20321F61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</w:tr>
      <w:tr w:rsidR="00F7761D" w:rsidRPr="003A68F4" w14:paraId="35D35C80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4EF459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RP-RS 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1500E1BC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5DE0B63F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C7DA2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2C7529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06978069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D25FFCD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</w:tr>
      <w:tr w:rsidR="00F7761D" w:rsidRPr="003A68F4" w14:paraId="7FDA07E2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906C40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PRORP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27958D3F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2.3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2F5873FE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4.67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6A366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6.90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976EDF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1.88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F8553B9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.180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38E9E3EF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.180</w:t>
            </w:r>
          </w:p>
        </w:tc>
      </w:tr>
      <w:tr w:rsidR="00F7761D" w:rsidRPr="003A68F4" w14:paraId="66101632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6D74EA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PRORP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042B331E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.1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0854ADEA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.24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09D56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7.77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C0AFFA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2.0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022BEB75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.320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69F48E9D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.320</w:t>
            </w:r>
          </w:p>
        </w:tc>
      </w:tr>
      <w:tr w:rsidR="00F7761D" w:rsidRPr="003A68F4" w14:paraId="44040813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3061FF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de-DE"/>
              </w:rPr>
              <w:t>E. coli</w:t>
            </w: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 xml:space="preserve"> RNase P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652C2157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54.48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6907FF2A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54.90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4D20F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31.21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8B878D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37.6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28DC210A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5.050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1FEC36EE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4.640</w:t>
            </w:r>
          </w:p>
        </w:tc>
      </w:tr>
      <w:tr w:rsidR="00F7761D" w:rsidRPr="003A68F4" w14:paraId="2258219D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B6A2E8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1E948E9A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442F6823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AD769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E6C909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13BB3BB5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10EE55A4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</w:tr>
      <w:tr w:rsidR="00F7761D" w:rsidRPr="003A68F4" w14:paraId="697E918E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0E3DE2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RP-RS C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F68C344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118026F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24A8B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9297D4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21D777FC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6222BB76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 </w:t>
            </w:r>
          </w:p>
        </w:tc>
      </w:tr>
      <w:tr w:rsidR="00F7761D" w:rsidRPr="003A68F4" w14:paraId="60544D06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7A2DFCF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PRORP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E70DF43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5.14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4B321017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3.27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01AD8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.36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32BE2A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7.97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4B62819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.250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0B2D34EE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3.950</w:t>
            </w:r>
          </w:p>
        </w:tc>
      </w:tr>
      <w:tr w:rsidR="00F7761D" w:rsidRPr="003A68F4" w14:paraId="2CCF9671" w14:textId="77777777" w:rsidTr="00F7761D">
        <w:trPr>
          <w:trHeight w:val="13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1BD2B9" w14:textId="77777777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PRORP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4F6FBA21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1.13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0C44634D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9.95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2363F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4.20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07EE59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2.84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334F8F8B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.260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0E429EB7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7.960</w:t>
            </w:r>
          </w:p>
        </w:tc>
      </w:tr>
      <w:tr w:rsidR="00F7761D" w:rsidRPr="003A68F4" w14:paraId="62973707" w14:textId="77777777" w:rsidTr="00F7761D">
        <w:trPr>
          <w:trHeight w:val="15"/>
        </w:trPr>
        <w:tc>
          <w:tcPr>
            <w:tcW w:w="183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CB3D3A" w14:textId="5A33C8BF" w:rsidR="003A68F4" w:rsidRPr="003A68F4" w:rsidRDefault="003A68F4" w:rsidP="003A68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de-DE"/>
              </w:rPr>
              <w:t>E. coli</w:t>
            </w: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 xml:space="preserve"> R</w:t>
            </w:r>
            <w:r w:rsidR="0098482D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N</w:t>
            </w: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ase P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39F89B2F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4.93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11662DFF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47.30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F53E6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8.78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42643D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8.3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430C4F27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0.630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4A456096" w14:textId="77777777" w:rsidR="003A68F4" w:rsidRPr="003A68F4" w:rsidRDefault="003A68F4" w:rsidP="00F776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A68F4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8.780</w:t>
            </w:r>
          </w:p>
        </w:tc>
      </w:tr>
    </w:tbl>
    <w:p w14:paraId="21819891" w14:textId="6CCC88DD" w:rsidR="003A68F4" w:rsidRDefault="003A68F4">
      <w:pPr>
        <w:rPr>
          <w:lang w:val="en-US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US"/>
        </w:rPr>
        <w:tag w:val="CitaviBibliography"/>
        <w:id w:val="1481342739"/>
        <w:placeholder>
          <w:docPart w:val="DefaultPlaceholder_-1854013440"/>
        </w:placeholder>
      </w:sdtPr>
      <w:sdtEndPr/>
      <w:sdtContent>
        <w:p w14:paraId="1DBDEC84" w14:textId="77777777" w:rsidR="001D42F0" w:rsidRPr="001D42F0" w:rsidRDefault="001D42F0" w:rsidP="001D42F0">
          <w:pPr>
            <w:pStyle w:val="CitaviBibliographyHeading"/>
            <w:rPr>
              <w:color w:val="auto"/>
              <w:lang w:val="en-US"/>
            </w:rPr>
          </w:pPr>
          <w:r w:rsidRPr="001D42F0">
            <w:rPr>
              <w:color w:val="auto"/>
              <w:lang w:val="en-US"/>
            </w:rPr>
            <w:fldChar w:fldCharType="begin"/>
          </w:r>
          <w:r w:rsidRPr="001D42F0">
            <w:rPr>
              <w:color w:val="auto"/>
              <w:lang w:val="en-US"/>
            </w:rPr>
            <w:instrText>ADDIN CitaviBibliography</w:instrText>
          </w:r>
          <w:r w:rsidRPr="001D42F0">
            <w:rPr>
              <w:color w:val="auto"/>
              <w:lang w:val="en-US"/>
            </w:rPr>
            <w:fldChar w:fldCharType="separate"/>
          </w:r>
          <w:r w:rsidRPr="001D42F0">
            <w:rPr>
              <w:color w:val="auto"/>
              <w:lang w:val="en-US"/>
            </w:rPr>
            <w:t>References</w:t>
          </w:r>
        </w:p>
        <w:p w14:paraId="7DAB77A6" w14:textId="4F060F8D" w:rsidR="001D42F0" w:rsidRDefault="001D42F0" w:rsidP="001D42F0">
          <w:pPr>
            <w:pStyle w:val="CitaviBibliographyEntry"/>
            <w:rPr>
              <w:lang w:val="en-US"/>
            </w:rPr>
          </w:pPr>
          <w:bookmarkStart w:id="1" w:name="_CTVL001a69824990d794fcea85884959919ff90"/>
          <w:r w:rsidRPr="001D42F0">
            <w:rPr>
              <w:lang w:val="en-US"/>
            </w:rPr>
            <w:t>Ender A, Etzel M, Hammer S, Findeiß S, Stadler P, Mörl M. 2021. Ligand-Dependent tRNA Processing by a Rationally Designed RNase P Riboswitch // Ligand-dependent tRNA processing by a rationally designed RNase P riboswitch,</w:t>
          </w:r>
          <w:bookmarkEnd w:id="1"/>
          <w:r w:rsidRPr="001D42F0">
            <w:rPr>
              <w:lang w:val="en-US"/>
            </w:rPr>
            <w:t xml:space="preserve"> </w:t>
          </w:r>
          <w:r w:rsidRPr="001D42F0">
            <w:rPr>
              <w:i/>
              <w:lang w:val="en-US"/>
            </w:rPr>
            <w:t xml:space="preserve">Nucl Acids Res </w:t>
          </w:r>
          <w:r w:rsidRPr="001D42F0">
            <w:rPr>
              <w:b/>
              <w:lang w:val="en-US"/>
            </w:rPr>
            <w:t xml:space="preserve">49: </w:t>
          </w:r>
          <w:r w:rsidRPr="001D42F0">
            <w:rPr>
              <w:lang w:val="en-US"/>
            </w:rPr>
            <w:t>1784–1800 doi: 10.1093/nar/gkaa1282.</w:t>
          </w:r>
          <w:r w:rsidRPr="001D42F0">
            <w:rPr>
              <w:lang w:val="en-US"/>
            </w:rPr>
            <w:fldChar w:fldCharType="end"/>
          </w:r>
        </w:p>
      </w:sdtContent>
    </w:sdt>
    <w:p w14:paraId="6E79269F" w14:textId="77777777" w:rsidR="001D42F0" w:rsidRPr="005C1074" w:rsidRDefault="001D42F0" w:rsidP="001D42F0">
      <w:pPr>
        <w:rPr>
          <w:lang w:val="en-US"/>
        </w:rPr>
      </w:pPr>
    </w:p>
    <w:sectPr w:rsidR="001D42F0" w:rsidRPr="005C107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3F139B" w14:textId="77777777" w:rsidR="000406E5" w:rsidRDefault="000406E5" w:rsidP="00C425F1">
      <w:pPr>
        <w:spacing w:after="0" w:line="240" w:lineRule="auto"/>
      </w:pPr>
      <w:r>
        <w:separator/>
      </w:r>
    </w:p>
  </w:endnote>
  <w:endnote w:type="continuationSeparator" w:id="0">
    <w:p w14:paraId="6D08EE98" w14:textId="77777777" w:rsidR="000406E5" w:rsidRDefault="000406E5" w:rsidP="00C425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1AE214" w14:textId="77777777" w:rsidR="000406E5" w:rsidRDefault="000406E5" w:rsidP="00C425F1">
      <w:pPr>
        <w:spacing w:after="0" w:line="240" w:lineRule="auto"/>
      </w:pPr>
      <w:r>
        <w:separator/>
      </w:r>
    </w:p>
  </w:footnote>
  <w:footnote w:type="continuationSeparator" w:id="0">
    <w:p w14:paraId="277D4CD5" w14:textId="77777777" w:rsidR="000406E5" w:rsidRDefault="000406E5" w:rsidP="00C425F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1074"/>
    <w:rsid w:val="00037D84"/>
    <w:rsid w:val="000406E5"/>
    <w:rsid w:val="000D46F4"/>
    <w:rsid w:val="00176084"/>
    <w:rsid w:val="001D42F0"/>
    <w:rsid w:val="00291324"/>
    <w:rsid w:val="003A68F4"/>
    <w:rsid w:val="00496074"/>
    <w:rsid w:val="004A742E"/>
    <w:rsid w:val="005C1074"/>
    <w:rsid w:val="005C3399"/>
    <w:rsid w:val="005F6556"/>
    <w:rsid w:val="00631F3D"/>
    <w:rsid w:val="00676A8F"/>
    <w:rsid w:val="008461B7"/>
    <w:rsid w:val="00936FE5"/>
    <w:rsid w:val="0098482D"/>
    <w:rsid w:val="00C425F1"/>
    <w:rsid w:val="00C80590"/>
    <w:rsid w:val="00CB63F1"/>
    <w:rsid w:val="00DA643D"/>
    <w:rsid w:val="00E14153"/>
    <w:rsid w:val="00F00232"/>
    <w:rsid w:val="00F16034"/>
    <w:rsid w:val="00F776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5ADCC94"/>
  <w15:chartTrackingRefBased/>
  <w15:docId w15:val="{98C0E9DF-B134-486A-AE36-7D01B3461B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5C1074"/>
    <w:pPr>
      <w:spacing w:line="256" w:lineRule="auto"/>
    </w:pPr>
  </w:style>
  <w:style w:type="paragraph" w:styleId="berschrift1">
    <w:name w:val="heading 1"/>
    <w:basedOn w:val="Standard"/>
    <w:next w:val="Standard"/>
    <w:link w:val="berschrift1Zchn"/>
    <w:uiPriority w:val="9"/>
    <w:qFormat/>
    <w:rsid w:val="001D42F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1D42F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1D42F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1D42F0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1D42F0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1D42F0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1D42F0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1D42F0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1D42F0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3A68F4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A68F4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A68F4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A68F4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A68F4"/>
    <w:rPr>
      <w:b/>
      <w:bCs/>
      <w:sz w:val="20"/>
      <w:szCs w:val="20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29132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291324"/>
    <w:rPr>
      <w:rFonts w:ascii="Courier New" w:eastAsia="Times New Roman" w:hAnsi="Courier New" w:cs="Courier New"/>
      <w:sz w:val="20"/>
      <w:szCs w:val="20"/>
      <w:lang w:eastAsia="de-DE"/>
    </w:rPr>
  </w:style>
  <w:style w:type="character" w:styleId="Hyperlink">
    <w:name w:val="Hyperlink"/>
    <w:basedOn w:val="Absatz-Standardschriftart"/>
    <w:uiPriority w:val="99"/>
    <w:semiHidden/>
    <w:unhideWhenUsed/>
    <w:rsid w:val="000D46F4"/>
    <w:rPr>
      <w:color w:val="0000FF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A643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A643D"/>
    <w:rPr>
      <w:rFonts w:ascii="Segoe UI" w:hAnsi="Segoe UI" w:cs="Segoe UI"/>
      <w:sz w:val="18"/>
      <w:szCs w:val="18"/>
    </w:rPr>
  </w:style>
  <w:style w:type="character" w:styleId="Platzhaltertext">
    <w:name w:val="Placeholder Text"/>
    <w:basedOn w:val="Absatz-Standardschriftart"/>
    <w:uiPriority w:val="99"/>
    <w:semiHidden/>
    <w:rsid w:val="001D42F0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1D42F0"/>
    <w:pPr>
      <w:tabs>
        <w:tab w:val="left" w:pos="283"/>
      </w:tabs>
      <w:spacing w:after="0"/>
      <w:ind w:left="283" w:hanging="283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1D42F0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1D42F0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1D42F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1D42F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1D42F0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1D42F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1D42F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1D42F0"/>
    <w:pPr>
      <w:autoSpaceDE w:val="0"/>
      <w:autoSpaceDN w:val="0"/>
      <w:adjustRightInd w:val="0"/>
      <w:spacing w:line="240" w:lineRule="auto"/>
      <w:outlineLvl w:val="9"/>
    </w:pPr>
    <w:rPr>
      <w:rFonts w:ascii="Arial" w:hAnsi="Arial" w:cs="Arial"/>
      <w:sz w:val="18"/>
      <w:szCs w:val="18"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1D42F0"/>
    <w:rPr>
      <w:rFonts w:ascii="Arial" w:eastAsiaTheme="majorEastAsia" w:hAnsi="Arial" w:cs="Arial"/>
      <w:color w:val="2F5496" w:themeColor="accent1" w:themeShade="BF"/>
      <w:sz w:val="18"/>
      <w:szCs w:val="18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1D42F0"/>
    <w:pPr>
      <w:autoSpaceDE w:val="0"/>
      <w:autoSpaceDN w:val="0"/>
      <w:adjustRightInd w:val="0"/>
      <w:spacing w:line="240" w:lineRule="auto"/>
      <w:outlineLvl w:val="9"/>
    </w:pPr>
    <w:rPr>
      <w:rFonts w:ascii="Arial" w:hAnsi="Arial" w:cs="Arial"/>
      <w:sz w:val="18"/>
      <w:szCs w:val="18"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1D42F0"/>
    <w:rPr>
      <w:rFonts w:ascii="Arial" w:eastAsiaTheme="majorEastAsia" w:hAnsi="Arial" w:cs="Arial"/>
      <w:color w:val="1F3763" w:themeColor="accent1" w:themeShade="7F"/>
      <w:sz w:val="18"/>
      <w:szCs w:val="18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1D42F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1D42F0"/>
    <w:pPr>
      <w:autoSpaceDE w:val="0"/>
      <w:autoSpaceDN w:val="0"/>
      <w:adjustRightInd w:val="0"/>
      <w:spacing w:line="240" w:lineRule="auto"/>
      <w:outlineLvl w:val="9"/>
    </w:pPr>
    <w:rPr>
      <w:rFonts w:ascii="Arial" w:hAnsi="Arial" w:cs="Arial"/>
      <w:sz w:val="18"/>
      <w:szCs w:val="18"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1D42F0"/>
    <w:rPr>
      <w:rFonts w:ascii="Arial" w:eastAsiaTheme="majorEastAsia" w:hAnsi="Arial" w:cs="Arial"/>
      <w:i/>
      <w:iCs/>
      <w:color w:val="2F5496" w:themeColor="accent1" w:themeShade="BF"/>
      <w:sz w:val="18"/>
      <w:szCs w:val="18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1D42F0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1D42F0"/>
    <w:pPr>
      <w:autoSpaceDE w:val="0"/>
      <w:autoSpaceDN w:val="0"/>
      <w:adjustRightInd w:val="0"/>
      <w:spacing w:line="240" w:lineRule="auto"/>
      <w:outlineLvl w:val="9"/>
    </w:pPr>
    <w:rPr>
      <w:rFonts w:ascii="Arial" w:hAnsi="Arial" w:cs="Arial"/>
      <w:sz w:val="18"/>
      <w:szCs w:val="18"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1D42F0"/>
    <w:rPr>
      <w:rFonts w:ascii="Arial" w:eastAsiaTheme="majorEastAsia" w:hAnsi="Arial" w:cs="Arial"/>
      <w:color w:val="2F5496" w:themeColor="accent1" w:themeShade="BF"/>
      <w:sz w:val="18"/>
      <w:szCs w:val="18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1D42F0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1D42F0"/>
    <w:pPr>
      <w:autoSpaceDE w:val="0"/>
      <w:autoSpaceDN w:val="0"/>
      <w:adjustRightInd w:val="0"/>
      <w:spacing w:line="240" w:lineRule="auto"/>
      <w:outlineLvl w:val="9"/>
    </w:pPr>
    <w:rPr>
      <w:rFonts w:ascii="Arial" w:hAnsi="Arial" w:cs="Arial"/>
      <w:sz w:val="18"/>
      <w:szCs w:val="18"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1D42F0"/>
    <w:rPr>
      <w:rFonts w:ascii="Arial" w:eastAsiaTheme="majorEastAsia" w:hAnsi="Arial" w:cs="Arial"/>
      <w:color w:val="1F3763" w:themeColor="accent1" w:themeShade="7F"/>
      <w:sz w:val="18"/>
      <w:szCs w:val="18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1D42F0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1D42F0"/>
    <w:pPr>
      <w:autoSpaceDE w:val="0"/>
      <w:autoSpaceDN w:val="0"/>
      <w:adjustRightInd w:val="0"/>
      <w:spacing w:line="240" w:lineRule="auto"/>
      <w:outlineLvl w:val="9"/>
    </w:pPr>
    <w:rPr>
      <w:rFonts w:ascii="Arial" w:hAnsi="Arial" w:cs="Arial"/>
      <w:sz w:val="18"/>
      <w:szCs w:val="18"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1D42F0"/>
    <w:rPr>
      <w:rFonts w:ascii="Arial" w:eastAsiaTheme="majorEastAsia" w:hAnsi="Arial" w:cs="Arial"/>
      <w:i/>
      <w:iCs/>
      <w:color w:val="1F3763" w:themeColor="accent1" w:themeShade="7F"/>
      <w:sz w:val="18"/>
      <w:szCs w:val="18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1D42F0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1D42F0"/>
    <w:pPr>
      <w:autoSpaceDE w:val="0"/>
      <w:autoSpaceDN w:val="0"/>
      <w:adjustRightInd w:val="0"/>
      <w:spacing w:line="240" w:lineRule="auto"/>
      <w:outlineLvl w:val="9"/>
    </w:pPr>
    <w:rPr>
      <w:rFonts w:ascii="Arial" w:hAnsi="Arial" w:cs="Arial"/>
      <w:sz w:val="18"/>
      <w:szCs w:val="18"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1D42F0"/>
    <w:rPr>
      <w:rFonts w:ascii="Arial" w:eastAsiaTheme="majorEastAsia" w:hAnsi="Arial" w:cs="Arial"/>
      <w:color w:val="272727" w:themeColor="text1" w:themeTint="D8"/>
      <w:sz w:val="18"/>
      <w:szCs w:val="18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1D42F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1D42F0"/>
    <w:pPr>
      <w:autoSpaceDE w:val="0"/>
      <w:autoSpaceDN w:val="0"/>
      <w:adjustRightInd w:val="0"/>
      <w:spacing w:line="240" w:lineRule="auto"/>
      <w:outlineLvl w:val="9"/>
    </w:pPr>
    <w:rPr>
      <w:rFonts w:ascii="Arial" w:hAnsi="Arial" w:cs="Arial"/>
      <w:sz w:val="18"/>
      <w:szCs w:val="18"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1D42F0"/>
    <w:rPr>
      <w:rFonts w:ascii="Arial" w:eastAsiaTheme="majorEastAsia" w:hAnsi="Arial" w:cs="Arial"/>
      <w:i/>
      <w:iCs/>
      <w:color w:val="272727" w:themeColor="text1" w:themeTint="D8"/>
      <w:sz w:val="18"/>
      <w:szCs w:val="18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1D42F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Kopfzeile">
    <w:name w:val="header"/>
    <w:basedOn w:val="Standard"/>
    <w:link w:val="KopfzeileZchn"/>
    <w:uiPriority w:val="99"/>
    <w:unhideWhenUsed/>
    <w:rsid w:val="00C425F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C425F1"/>
  </w:style>
  <w:style w:type="paragraph" w:styleId="Fuzeile">
    <w:name w:val="footer"/>
    <w:basedOn w:val="Standard"/>
    <w:link w:val="FuzeileZchn"/>
    <w:uiPriority w:val="99"/>
    <w:unhideWhenUsed/>
    <w:rsid w:val="00C425F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C425F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850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40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951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60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57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12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glossaryDocument" Target="glossary/document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EB6104D-4684-4821-8DB5-0D3AF9A95A5E}"/>
      </w:docPartPr>
      <w:docPartBody>
        <w:p w:rsidR="00232A42" w:rsidRDefault="000C69FB">
          <w:r w:rsidRPr="00DF248A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C69FB"/>
    <w:rsid w:val="00013FAE"/>
    <w:rsid w:val="000C69FB"/>
    <w:rsid w:val="00232A42"/>
    <w:rsid w:val="005D3EF8"/>
    <w:rsid w:val="00B60B06"/>
    <w:rsid w:val="00D42E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0C69FB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831</Words>
  <Characters>11539</Characters>
  <Application>Microsoft Office Word</Application>
  <DocSecurity>0</DocSecurity>
  <Lines>96</Lines>
  <Paragraphs>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s887066</dc:creator>
  <cp:keywords/>
  <dc:description/>
  <cp:lastModifiedBy>Mörl, Mario</cp:lastModifiedBy>
  <cp:revision>19</cp:revision>
  <dcterms:created xsi:type="dcterms:W3CDTF">2021-04-10T12:59:00Z</dcterms:created>
  <dcterms:modified xsi:type="dcterms:W3CDTF">2021-12-01T11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\\urzadif11.ad.uni-leipzig.de\biow_biochemie_molekularbiologie$\Citavi\RNase P RS Eukaryotes\RNase P RS Eukaryotes.ctv6</vt:lpwstr>
  </property>
  <property fmtid="{D5CDD505-2E9C-101B-9397-08002B2CF9AE}" pid="3" name="CitaviDocumentProperty_7">
    <vt:lpwstr>RNase P RS Eukaryotes</vt:lpwstr>
  </property>
  <property fmtid="{D5CDD505-2E9C-101B-9397-08002B2CF9AE}" pid="4" name="CitaviDocumentProperty_0">
    <vt:lpwstr>29f255a7-bd92-4dac-954d-a73bdb8b337e</vt:lpwstr>
  </property>
  <property fmtid="{D5CDD505-2E9C-101B-9397-08002B2CF9AE}" pid="5" name="CitaviDocumentProperty_1">
    <vt:lpwstr>6.8.0.0</vt:lpwstr>
  </property>
</Properties>
</file>